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5D6F6219" w:rsidR="00D60F6C" w:rsidRDefault="00005184" w:rsidP="004921B2">
      <w:pPr>
        <w:ind w:firstLine="720"/>
      </w:pPr>
      <w:r>
        <w:t xml:space="preserve">Since the advent of the nuclear age, the fate of anthropogenic and naturally generated radioactive isotopes in the environment has been a major focus of groundwater transport studies. </w:t>
      </w:r>
      <w:r w:rsidR="00BC36D6">
        <w:t xml:space="preserve">They </w:t>
      </w:r>
      <w:r>
        <w:t>can present a significant human and environmental health hazard</w:t>
      </w:r>
      <w:r w:rsidR="00806F65">
        <w:t xml:space="preserve">s. One isotope of concern is </w:t>
      </w:r>
      <w:r w:rsidR="00F63FA8">
        <w:t>Radium</w:t>
      </w:r>
      <w:r w:rsidR="00806F65">
        <w:t>, which</w:t>
      </w:r>
      <w:r w:rsidR="00F63FA8">
        <w:t xml:space="preserve"> was used as a phosphorescent compound historically, but sees litt</w:t>
      </w:r>
      <w:r w:rsidR="00806F65">
        <w:t xml:space="preserve">le, if any industrial use today. The primary source of radium is then natural production by the decay of its parent products, uranium and thorium. While a natural radium signal exists in nearly all ground waters, it primarily presents a hazard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4FD85DF2" w:rsidR="004921B2" w:rsidRDefault="00034293" w:rsidP="00034293">
      <w:pPr>
        <w:ind w:firstLine="720"/>
      </w:pPr>
      <w:r>
        <w:t>In parallel</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or within the estuarine systems. Unfortunately, the assumption of conservative behavior that is assumed in the near shore system is questionable in estuarine aquifers,</w:t>
      </w:r>
      <w:r w:rsidR="004921B2">
        <w:t xml:space="preserve"> especially given that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210C4A">
        <w:t xml:space="preserve"> careful accounting of the critical processes controlling transport.</w:t>
      </w:r>
      <w:r w:rsidR="009934C3">
        <w:t xml:space="preserve"> </w:t>
      </w:r>
    </w:p>
    <w:p w14:paraId="259482F6" w14:textId="1EEB115D" w:rsidR="00505D1A" w:rsidRDefault="00AD1D21">
      <w:r>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F31B8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d values saw significant variations in Kd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167D90">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F31B86" w:rsidRPr="00F31B86">
        <w:rPr>
          <w:noProof/>
        </w:rPr>
        <w:t>(Sajih et al., 2014)</w:t>
      </w:r>
      <w:r w:rsidR="00F31B86">
        <w:fldChar w:fldCharType="end"/>
      </w:r>
      <w:r w:rsidR="009934C3">
        <w:t xml:space="preserve">. While sorption of other group II ions </w:t>
      </w:r>
      <w:r w:rsidR="009934C3">
        <w:lastRenderedPageBreak/>
        <w:t xml:space="preserve">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 there is only a limited data set fo</w:t>
      </w:r>
      <w:r w:rsidR="00503D9D">
        <w:t xml:space="preserve">r radium sorption </w:t>
      </w:r>
      <w:r w:rsidR="00503D9D">
        <w:fldChar w:fldCharType="begin" w:fldLock="1"/>
      </w:r>
      <w:r w:rsidR="00503D9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bookmarkStart w:id="0" w:name="_GoBack"/>
      <w:bookmarkEnd w:id="0"/>
    </w:p>
    <w:p w14:paraId="4D70E478" w14:textId="1180C0DD" w:rsidR="00F31B86" w:rsidRDefault="00F31B86">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Previous work has almost entirely focused on the importance of iron oxides, but have not considered the role of clay minerals with exchangeable cations, or the importance of reduced iron minerals, both of which are freely available in many groundwater scenarios.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
        <w:t>2.1 MINERAL PREPARATION</w:t>
      </w:r>
    </w:p>
    <w:p w14:paraId="311590D6" w14:textId="74853576" w:rsidR="00DE72DF" w:rsidRDefault="00DE72DF">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xml:space="preserve">. Briefly, ferrihydrite was precipitated by dissolving Fe(III)Cl3 in water, and rapidly titrating the solution to pH 7, followed by centrifugation and washing to remove background electrolytes. Th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0F696D8" w:rsidR="00B51EE3" w:rsidRDefault="00167D90">
      <w:r>
        <w:tab/>
        <w:t>Calcium montmorillonite STX-1b was ordered from the clay minerals society</w:t>
      </w:r>
      <w:r w:rsidR="00B51EE3">
        <w:t>, and was fractionated and washed using standard methods (THAT BOOK). The clay was dispersed with 1 M NaCl, and the &lt;0.2 um clay fraction siphoned off after successive washes with DI water. The siphoned clay particles were then treated with a 1 M Sodium Acetate solution, set to pH 5 using glacial acetic acid, which removed the carbonates.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and pestle. (PROBABLY NEED TO CHARACTERIZE THAT CLAY)</w:t>
      </w:r>
    </w:p>
    <w:p w14:paraId="0FEDCDA3" w14:textId="1E85C8D9" w:rsidR="00B51EE3" w:rsidRDefault="003F60EB">
      <w:r>
        <w:tab/>
        <w:t xml:space="preserve">Lastly, pyrite was ordered from (X COMPANY), which came in a large ore form. The pyrite was was ground using mortar and pestle, and then the 45-250 um size fraction were sieved out. The pyrite was placed into an anaerobic glove bag, with a 5% hydrogen and 95% hydrogen atmosphere. </w:t>
      </w:r>
      <w:r w:rsidR="00483D6E">
        <w:t xml:space="preserve">Once in </w:t>
      </w:r>
      <w:r w:rsidR="00483D6E">
        <w:lastRenderedPageBreak/>
        <w:t xml:space="preserve">the glove bag, the pyrite was washed in 6 N HCl overnight to remove any iron oxide coatings, and then washed with DI water. Lastly, the pyrite was allowed to air dry, with a dessicant nearby. </w:t>
      </w:r>
      <w:r w:rsidR="004B591D">
        <w:t>[CHARACTERIZATION WITH SOMETHING].</w:t>
      </w:r>
    </w:p>
    <w:p w14:paraId="4F0C2599" w14:textId="6AFB3B2E" w:rsidR="00490D23" w:rsidRDefault="00FA1FCF">
      <w:r>
        <w:t>2.2</w:t>
      </w:r>
      <w:r w:rsidR="008A0962">
        <w:t xml:space="preserve"> SORPTION</w:t>
      </w:r>
      <w:r w:rsidR="00490D23">
        <w:t xml:space="preserve"> EXPERIMENTAL SETUP</w:t>
      </w:r>
    </w:p>
    <w:p w14:paraId="4468AD1E" w14:textId="6C4723E0" w:rsidR="007B346B" w:rsidRDefault="00490D23" w:rsidP="008A0962">
      <w:pPr>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C242A4">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A7E83">
        <w:fldChar w:fldCharType="separate"/>
      </w:r>
      <w:r w:rsidR="00FA7E83" w:rsidRPr="00FA7E83">
        <w:rPr>
          <w:noProof/>
        </w:rPr>
        <w:t>(Sajih et al., 2014)</w:t>
      </w:r>
      <w:r w:rsidR="00FA7E83">
        <w:fldChar w:fldCharType="end"/>
      </w:r>
      <w:r w:rsidR="00FA7E83">
        <w:t xml:space="preserve">, </w:t>
      </w:r>
      <w:commentRangeStart w:id="1"/>
      <w:r w:rsidR="00FA7E83">
        <w:t>while sorption to montmorillonite was evaluated using the same set up with different time points</w:t>
      </w:r>
      <w:commentRangeEnd w:id="1"/>
      <w:r w:rsidR="00FA7E83">
        <w:rPr>
          <w:rStyle w:val="CommentReference"/>
        </w:rPr>
        <w:commentReference w:id="1"/>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 xml:space="preserve">. Solids for ferrihydrite and goethite were collected </w:t>
      </w:r>
      <w:r w:rsidR="00E92D4A">
        <w:t xml:space="preserve">on the filters </w:t>
      </w:r>
      <w:r w:rsidR="00FA1FCF">
        <w:t>for further analysis and to check mass balance. Error in these measurements was quantified by performing points in triplicate and measuring the standard deviation of those results.</w:t>
      </w:r>
    </w:p>
    <w:p w14:paraId="0B2270A7" w14:textId="426B2B01" w:rsidR="00FA1FCF" w:rsidRDefault="00FA1FCF">
      <w:r>
        <w:t>2.3 ANALYTICAL TECHNIQUES</w:t>
      </w:r>
    </w:p>
    <w:p w14:paraId="6BF77AEA" w14:textId="61325FBF" w:rsidR="007B346B" w:rsidRDefault="007B346B">
      <w:r>
        <w:tab/>
        <w:t>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scintillation counter (COUNTER INFO), and the resulting counts were compared to a calibration curve of radium-226 standards to determine solution activities. Except for points involving ferrihydrite at pH 9, this was sufficient to determine the extent of sorption and develop isotherms.</w:t>
      </w:r>
      <w:r w:rsidR="009378CA">
        <w:t xml:space="preserve"> </w:t>
      </w:r>
      <w:commentRangeStart w:id="2"/>
      <w:r w:rsidR="009378CA">
        <w:t xml:space="preserve">Background concentrations were also quantified to develop a limit of blank of 1.4 counts per second (cps). We </w:t>
      </w:r>
      <w:r w:rsidR="00F43B04">
        <w:t xml:space="preserve">only </w:t>
      </w:r>
      <w:r w:rsidR="009378CA">
        <w:t>consider</w:t>
      </w:r>
      <w:r w:rsidR="00F43B04">
        <w:t xml:space="preserve">ed samples having </w:t>
      </w:r>
      <w:r w:rsidR="009378CA">
        <w:t xml:space="preserve">1.5 times that </w:t>
      </w:r>
      <w:r w:rsidR="00F43B04">
        <w:t>limit in subsequent analyses.</w:t>
      </w:r>
      <w:commentRangeEnd w:id="2"/>
      <w:r w:rsidR="00436B7F">
        <w:rPr>
          <w:rStyle w:val="CommentReference"/>
        </w:rPr>
        <w:commentReference w:id="2"/>
      </w:r>
    </w:p>
    <w:p w14:paraId="349D92F0" w14:textId="0FBDD753" w:rsidR="007B346B" w:rsidRDefault="008A0962">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DETAILS ON THE GAMMA COUNTER) was calibrated using a multinuclide standard prepared from (???). The solid samples on PES filters were simply placed in scintillation vials, and c</w:t>
      </w:r>
      <w:r>
        <w:t>ounted directly on the counter, with the resulting counts being adjusted for ferrihydrite loss during filtration.</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702C71FC" w:rsidR="00476ACB" w:rsidRDefault="00476ACB">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xml:space="preserve">. Simple single site models were used to fit the data, which allows for easy comparison of the relative importance of the different </w:t>
      </w:r>
      <w:r>
        <w:lastRenderedPageBreak/>
        <w:t>minerals for radium retention</w:t>
      </w:r>
      <w:r w:rsidR="00946431">
        <w:t xml:space="preserve">, as well as comparison with currently existing surface complexation modeling results </w:t>
      </w:r>
      <w:r w:rsidR="00946431">
        <w:fldChar w:fldCharType="begin" w:fldLock="1"/>
      </w:r>
      <w:r w:rsidR="00836777">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946431">
        <w:fldChar w:fldCharType="separate"/>
      </w:r>
      <w:r w:rsidR="00946431" w:rsidRPr="00946431">
        <w:rPr>
          <w:noProof/>
        </w:rPr>
        <w:t>(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5751058D" w:rsidR="00BB777D" w:rsidRDefault="00BB777D" w:rsidP="00505D1A">
      <w:r>
        <w:t>SECTION 3.1 SORPTION ISOTHERM RESULTS</w:t>
      </w:r>
    </w:p>
    <w:p w14:paraId="7C47E7EF" w14:textId="7A04E77A" w:rsidR="000B3200" w:rsidRDefault="00D42F7E" w:rsidP="002C66D7">
      <w:pPr>
        <w:ind w:firstLine="720"/>
      </w:pPr>
      <w:r>
        <w:t>Figure 1 shows a set of four isotherms at pH 7, comparing sorption of the four minerals studied. Lines were fit to each set of mineral data, showing R2 values of 0.98 and greater</w:t>
      </w:r>
      <w:r w:rsidR="005C4438">
        <w:t>, indicating very linear response for this range of radium activities</w:t>
      </w:r>
      <w:r>
        <w:t>. A complete data set, showing each mineral, and the associated sorption at different pH values can be seen</w:t>
      </w:r>
      <w:r w:rsidR="005C4438">
        <w:t xml:space="preserve"> in the supporting information. </w:t>
      </w:r>
      <w:r w:rsidR="000B3200">
        <w:t xml:space="preserve">The circumneutral pH highlights trends seen at the other pH values. </w:t>
      </w:r>
      <w:r w:rsidR="005C4438">
        <w:t xml:space="preserve">Sodium montmorillonite sorbs </w:t>
      </w:r>
      <w:r w:rsidR="000B3200">
        <w:t>radium extensively at this pH, with 85+/-1% of the total radium associated with the solid. In contrast, ferrihydrite only sorbed 50+/-7% of the available radium, while goethite and pyrite sorbed only 13% and 10% of total radium.</w:t>
      </w:r>
    </w:p>
    <w:p w14:paraId="57967F59" w14:textId="177AD826" w:rsidR="002C66D7" w:rsidRDefault="002C66D7" w:rsidP="00505D1A">
      <w:r>
        <w:tab/>
        <w:t>The impact of pH on these sorption isotherms can be seen in figure 2, where we compare radium sorption isotherms to ferrhydrite over the experimental pH range. The isotherms remain linear across pH values, but show significant differences in slope, with higher pH values showing increasingly larger amounts of sorption. This is a trend reflected in the other minerals as well, with pH playing a key role in determining sorption extent. Table 2 lists a complete data set of fitted Kd values for each mineral and pH value</w:t>
      </w:r>
      <w:r w:rsidR="00B97F5D">
        <w:t>. Sodium montmorillonite Kd values show a large extent of sorption over the whole range of pHs, and is only matched by ferrihydrite at very basic pH values. This suggests that sodium montmorillonite or other clay minerals may play a key role in controlling radium sorption in common groundwater environments.</w:t>
      </w:r>
    </w:p>
    <w:p w14:paraId="397427CD" w14:textId="09748ECA" w:rsidR="00D7328C" w:rsidRDefault="000B3200" w:rsidP="00505D1A">
      <w:r>
        <w:tab/>
      </w:r>
      <w:r w:rsidR="00C242A4">
        <w:t xml:space="preserve">Previous work has examined radium sorption to the iron oxides, and they are typically cited as dominant sorbents in the environment. These results show some differences from previous data, particularly with the iron oxides, reporting 20-30% more sorption than found in this study </w:t>
      </w:r>
      <w:r w:rsidR="00C242A4">
        <w:fldChar w:fldCharType="begin" w:fldLock="1"/>
      </w:r>
      <w:r w:rsidR="00B9754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C242A4">
        <w:fldChar w:fldCharType="separate"/>
      </w:r>
      <w:r w:rsidR="00C242A4" w:rsidRPr="00C242A4">
        <w:rPr>
          <w:noProof/>
        </w:rPr>
        <w:t>(Sajih et al., 2014)</w:t>
      </w:r>
      <w:r w:rsidR="00C242A4">
        <w:fldChar w:fldCharType="end"/>
      </w:r>
      <w:r w:rsidR="00B9754E">
        <w:t xml:space="preserve">. Those experiments had a solid/solution ratio of 100 g/L, whereas our work had only 0.3 g/L, nearly 3 orders of magnitude in difference. This significant reduction in number of </w:t>
      </w:r>
      <w:r w:rsidR="002C66D7">
        <w:t>sites may reduce surface site availability, thus driving the observed reductions in sorption</w:t>
      </w:r>
      <w:r w:rsidR="00B9754E">
        <w:t xml:space="preserve">. Previous studies with sodium montmorillonite show comparable amounts of sorption for these solution conditions </w:t>
      </w:r>
      <w:r w:rsidR="00B9754E">
        <w:fldChar w:fldCharType="begin" w:fldLock="1"/>
      </w:r>
      <w:r w:rsidR="00197AA8">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9754E">
        <w:fldChar w:fldCharType="separate"/>
      </w:r>
      <w:r w:rsidR="00B9754E" w:rsidRPr="00B9754E">
        <w:rPr>
          <w:noProof/>
        </w:rPr>
        <w:t>(Tamamura et al., 2013)</w:t>
      </w:r>
      <w:r w:rsidR="00B9754E">
        <w:fldChar w:fldCharType="end"/>
      </w:r>
      <w:r w:rsidR="00584C5A">
        <w:t xml:space="preserve">. </w:t>
      </w:r>
      <w:r w:rsidR="00163E52">
        <w:t>Unfortunately there is little data to compare the pyrite results with, though this may be driven by the low retention of radium and difficulties of preparing experiments anaerobically</w:t>
      </w:r>
      <w:r w:rsidR="00197AA8">
        <w:t xml:space="preserve">, since even 1 </w:t>
      </w:r>
      <w:r w:rsidR="00D7328C">
        <w:t>days’ worth</w:t>
      </w:r>
      <w:r w:rsidR="00197AA8">
        <w:t xml:space="preserve"> of air exposure can result in iron oxide coatings </w:t>
      </w:r>
      <w:r w:rsidR="00197AA8">
        <w:fldChar w:fldCharType="begin" w:fldLock="1"/>
      </w:r>
      <w:r w:rsidR="0094643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197AA8">
        <w:fldChar w:fldCharType="separate"/>
      </w:r>
      <w:r w:rsidR="00197AA8" w:rsidRPr="00197AA8">
        <w:rPr>
          <w:noProof/>
        </w:rPr>
        <w:t>(MURPHY &amp; STRONGIN, 2009)</w:t>
      </w:r>
      <w:r w:rsidR="00197AA8">
        <w:fldChar w:fldCharType="end"/>
      </w:r>
      <w:r w:rsidR="00163E52">
        <w:t>.</w:t>
      </w:r>
      <w:r w:rsidR="00D7328C">
        <w:t xml:space="preserve"> </w:t>
      </w:r>
    </w:p>
    <w:p w14:paraId="68A32F0D" w14:textId="763CE6EB" w:rsidR="00BB777D" w:rsidRDefault="00D42F7E" w:rsidP="00505D1A">
      <w:commentRangeStart w:id="3"/>
      <w:r>
        <w:lastRenderedPageBreak/>
        <w:t>SECTION 3.2 SURFACE COMPLEXATION MODELING</w:t>
      </w:r>
      <w:commentRangeEnd w:id="3"/>
      <w:r w:rsidR="00B53681">
        <w:rPr>
          <w:rStyle w:val="CommentReference"/>
        </w:rPr>
        <w:commentReference w:id="3"/>
      </w:r>
    </w:p>
    <w:p w14:paraId="529ED34E" w14:textId="3F0DFC62" w:rsidR="00B42A02" w:rsidRDefault="00B42A02" w:rsidP="00505D1A">
      <w:r>
        <w:tab/>
        <w:t>The results of the surface complexatio</w:t>
      </w:r>
      <w:r w:rsidR="002C66D7">
        <w:t>n modeling are shown in figure 3</w:t>
      </w:r>
      <w:r w:rsidR="008B7A5C">
        <w:t xml:space="preserve">, with the fitted </w:t>
      </w:r>
      <w:r w:rsidR="00D9088E">
        <w:t xml:space="preserve">reaction constants in table 1. </w:t>
      </w:r>
      <w:r w:rsidR="0078375C">
        <w:t>Despite the overall simplicity of the model, the fits are quite good across all minerals</w:t>
      </w:r>
      <w:r w:rsidR="00B97F5D">
        <w:t xml:space="preserve">. Fitted reaction constants were highest for sodium montmorillonite, followed by ferrihydrite, goethite, and then pyrite, though the reactions constants only vary a few units between minerals. </w:t>
      </w:r>
      <w:r w:rsidR="0025421E">
        <w:t xml:space="preserve"> A more traditional two site model for ferrihydrite was also considered by adding a weak site </w:t>
      </w:r>
      <w:r w:rsidR="0025421E">
        <w:fldChar w:fldCharType="begin" w:fldLock="1"/>
      </w:r>
      <w:r w:rsidR="00DB638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25421E">
        <w:fldChar w:fldCharType="separate"/>
      </w:r>
      <w:r w:rsidR="0025421E" w:rsidRPr="0025421E">
        <w:rPr>
          <w:noProof/>
        </w:rPr>
        <w:t>(Dzombak &amp; Morel, 1990)</w:t>
      </w:r>
      <w:r w:rsidR="0025421E">
        <w:fldChar w:fldCharType="end"/>
      </w:r>
      <w:r w:rsidR="0025421E">
        <w:t>, but the model had little sensitivi</w:t>
      </w:r>
      <w:r w:rsidR="007D2347">
        <w:t>ty to this second reaction site</w:t>
      </w:r>
      <w:r w:rsidR="00B97F5D">
        <w:t>, suggesting that only one site was needed to qualitatively describe sorption</w:t>
      </w:r>
      <w:r w:rsidR="007D2347">
        <w:t>.</w:t>
      </w:r>
      <w:r w:rsidR="00B97F5D">
        <w:t xml:space="preserve"> </w:t>
      </w:r>
      <w:r w:rsidR="00AC2E49">
        <w:t xml:space="preserve">The inclusion of an exchange reaction with sodium montmorillonite was </w:t>
      </w:r>
      <w:r w:rsidR="00B97F5D">
        <w:t>necessary</w:t>
      </w:r>
      <w:r w:rsidR="00AC2E49">
        <w:t xml:space="preserve"> to explain the high extent of sorption even at low pH values</w:t>
      </w:r>
      <w:r w:rsidR="00B97F5D">
        <w:t xml:space="preserve">, a method consistent with previous work modeling metal sorption to montmorillonite minerals </w:t>
      </w:r>
      <w:r w:rsidR="00DB6383">
        <w:fldChar w:fldCharType="begin" w:fldLock="1"/>
      </w:r>
      <w:r w:rsidR="00DB638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Mike H. Bradbury et al., 2005)" }, "properties" : { "noteIndex" : 0 }, "schema" : "https://github.com/citation-style-language/schema/raw/master/csl-citation.json" }</w:instrText>
      </w:r>
      <w:r w:rsidR="00DB6383">
        <w:fldChar w:fldCharType="separate"/>
      </w:r>
      <w:r w:rsidR="00DB6383" w:rsidRPr="00DB6383">
        <w:rPr>
          <w:noProof/>
        </w:rPr>
        <w:t>(Mike H. Bradbury et al., 2005)</w:t>
      </w:r>
      <w:r w:rsidR="00DB6383">
        <w:fldChar w:fldCharType="end"/>
      </w:r>
      <w:r w:rsidR="00AC2E49">
        <w:t>.</w:t>
      </w:r>
      <w:r w:rsidR="00DB6383">
        <w:t xml:space="preserve"> The selectivity coefficient for this exchange reaction is fairly low in comparison to that of other metals, suggesting that radium would easily be displaced by other exchangeable metals such as calcium or magnesium. </w:t>
      </w:r>
    </w:p>
    <w:p w14:paraId="612DF622" w14:textId="19ADBEC1" w:rsidR="00A8378A" w:rsidRDefault="00A8378A" w:rsidP="00505D1A">
      <w:r>
        <w:tab/>
      </w:r>
      <w:r w:rsidR="00EB185E">
        <w:t>Cleaned p</w:t>
      </w:r>
      <w:r w:rsidR="00EB46DC">
        <w:t>yrite, in contrast to the other minerals, shows little affinity for radium, even under more basic conditions, even after accounting for</w:t>
      </w:r>
      <w:r w:rsidR="00525F81">
        <w:t xml:space="preserve"> differ</w:t>
      </w:r>
      <w:r w:rsidR="00DB6383">
        <w:t>ences in surface area. This is logical, since</w:t>
      </w:r>
      <w:r w:rsidR="00525F81">
        <w:t xml:space="preserve"> the potential binding sites on the pyrite surface </w:t>
      </w:r>
      <w:r w:rsidR="00DB6383">
        <w:t>do not have</w:t>
      </w:r>
      <w:r w:rsidR="00525F81">
        <w:t xml:space="preserve"> protonated or deprotonated oxygens, but rather sulfides</w:t>
      </w:r>
      <w:r w:rsidR="00DB6383">
        <w:t xml:space="preserve"> </w:t>
      </w:r>
      <w:r w:rsidR="00DB6383">
        <w:fldChar w:fldCharType="begin" w:fldLock="1"/>
      </w:r>
      <w:r w:rsidR="00D34445">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DB6383">
        <w:fldChar w:fldCharType="separate"/>
      </w:r>
      <w:r w:rsidR="00DB6383" w:rsidRPr="00DB6383">
        <w:rPr>
          <w:noProof/>
        </w:rPr>
        <w:t>(MURPHY &amp; STRONGIN, 2009)</w:t>
      </w:r>
      <w:r w:rsidR="00DB6383">
        <w:fldChar w:fldCharType="end"/>
      </w:r>
      <w:r w:rsidR="00525F81">
        <w:t>.</w:t>
      </w:r>
      <w:r w:rsidR="00EB185E">
        <w:t xml:space="preserve"> This suggests that other reduced iron sulfide minerals, such as mackinawite would also show limited sorption extent drive</w:t>
      </w:r>
      <w:r w:rsidR="00DB6383">
        <w:t>n by sulfide surface chemistry.</w:t>
      </w:r>
    </w:p>
    <w:p w14:paraId="2B735AB6" w14:textId="13B74679" w:rsidR="00525F81" w:rsidRDefault="00525F81" w:rsidP="00505D1A">
      <w:r>
        <w:t>SECTION 3.3: IMPLICATIONS FOR RADIUM AS TRACER</w:t>
      </w:r>
      <w:r>
        <w:tab/>
      </w:r>
    </w:p>
    <w:p w14:paraId="18F5D82A" w14:textId="39DD7D4A"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Previous 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 especially in more acidic groundwater systems, such as mining wastes. These results suggest that a broader range of minerals ought to be considered when building transport models of radium in natu</w:t>
      </w:r>
      <w:r w:rsidR="005B52D6">
        <w:t xml:space="preserve">ral groundwater settings. Similarity in the reaction affinities in our simple </w:t>
      </w:r>
      <w:r w:rsidR="00DB6383">
        <w:t xml:space="preserve">surface complexation model </w:t>
      </w:r>
      <w:r w:rsidR="005B52D6">
        <w:t>may simplify this process, as models would need only consider the total surface area available for sorption, rather than the role individual minerals play.</w:t>
      </w:r>
    </w:p>
    <w:p w14:paraId="4DB66819" w14:textId="60458977" w:rsidR="00855944" w:rsidRDefault="00EB185E" w:rsidP="00DB6383">
      <w:pPr>
        <w:ind w:firstLine="720"/>
      </w:pPr>
      <w:r>
        <w:t>Sulfide bearing iron minerals, which are common in reduced groundwaters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 xml:space="preserve">to remove iron oxide coatings, however, natural variability in redox state of groundwater can drive the formation of oxidized iron coatings that could then enhance radium retention. </w:t>
      </w:r>
      <w:r w:rsidR="00DB6383">
        <w:t>This plays an important factor in groundwaters that experience natural or anthropogenically driven shifts in groundwater redox state. One area where this is crucial is in hydraulic fracturing, where anoxic shale brines are exposed to oxygenated water, which may result enhanced radium retention.</w:t>
      </w:r>
    </w:p>
    <w:p w14:paraId="6631AD13" w14:textId="6117836C" w:rsidR="00503D9D" w:rsidRPr="00503D9D" w:rsidRDefault="00F563F7" w:rsidP="00503D9D">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503D9D" w:rsidRPr="00503D9D">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00503D9D" w:rsidRPr="00503D9D">
        <w:rPr>
          <w:rFonts w:ascii="Calibri" w:hAnsi="Calibri" w:cs="Times New Roman"/>
          <w:i/>
          <w:iCs/>
          <w:noProof/>
          <w:szCs w:val="24"/>
        </w:rPr>
        <w:t>Environmental Science &amp; Technology</w:t>
      </w:r>
      <w:r w:rsidR="00503D9D" w:rsidRPr="00503D9D">
        <w:rPr>
          <w:rFonts w:ascii="Calibri" w:hAnsi="Calibri" w:cs="Times New Roman"/>
          <w:noProof/>
          <w:szCs w:val="24"/>
        </w:rPr>
        <w:t xml:space="preserve">, </w:t>
      </w:r>
      <w:r w:rsidR="00503D9D" w:rsidRPr="00503D9D">
        <w:rPr>
          <w:rFonts w:ascii="Calibri" w:hAnsi="Calibri" w:cs="Times New Roman"/>
          <w:i/>
          <w:iCs/>
          <w:noProof/>
          <w:szCs w:val="24"/>
        </w:rPr>
        <w:t>47</w:t>
      </w:r>
      <w:r w:rsidR="00503D9D" w:rsidRPr="00503D9D">
        <w:rPr>
          <w:rFonts w:ascii="Calibri" w:hAnsi="Calibri" w:cs="Times New Roman"/>
          <w:noProof/>
          <w:szCs w:val="24"/>
        </w:rPr>
        <w:t>(6), 2562–9. doi:10.1021/es304638h</w:t>
      </w:r>
    </w:p>
    <w:p w14:paraId="1AC9AA77"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Bas, E. (2006). Adsorption behavior of strontium on binary mineral mixtures of Montmorillonite and </w:t>
      </w:r>
      <w:r w:rsidRPr="00503D9D">
        <w:rPr>
          <w:rFonts w:ascii="Calibri" w:hAnsi="Calibri" w:cs="Times New Roman"/>
          <w:noProof/>
          <w:szCs w:val="24"/>
        </w:rPr>
        <w:lastRenderedPageBreak/>
        <w:t xml:space="preserve">Kaolinite, </w:t>
      </w:r>
      <w:r w:rsidRPr="00503D9D">
        <w:rPr>
          <w:rFonts w:ascii="Calibri" w:hAnsi="Calibri" w:cs="Times New Roman"/>
          <w:i/>
          <w:iCs/>
          <w:noProof/>
          <w:szCs w:val="24"/>
        </w:rPr>
        <w:t>64</w:t>
      </w:r>
      <w:r w:rsidRPr="00503D9D">
        <w:rPr>
          <w:rFonts w:ascii="Calibri" w:hAnsi="Calibri" w:cs="Times New Roman"/>
          <w:noProof/>
          <w:szCs w:val="24"/>
        </w:rPr>
        <w:t>, 957–964. doi:10.1016/j.apradiso.2006.03.008</w:t>
      </w:r>
    </w:p>
    <w:p w14:paraId="459D54AC"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Bassot, S., Stammose, D., &amp; Benitah, S. (2005). Radium behaviour during ferric oxi-hydroxides ageing. </w:t>
      </w:r>
      <w:r w:rsidRPr="00503D9D">
        <w:rPr>
          <w:rFonts w:ascii="Calibri" w:hAnsi="Calibri" w:cs="Times New Roman"/>
          <w:i/>
          <w:iCs/>
          <w:noProof/>
          <w:szCs w:val="24"/>
        </w:rPr>
        <w:t>Radioprotection</w:t>
      </w:r>
      <w:r w:rsidRPr="00503D9D">
        <w:rPr>
          <w:rFonts w:ascii="Calibri" w:hAnsi="Calibri" w:cs="Times New Roman"/>
          <w:noProof/>
          <w:szCs w:val="24"/>
        </w:rPr>
        <w:t xml:space="preserve">, </w:t>
      </w:r>
      <w:r w:rsidRPr="00503D9D">
        <w:rPr>
          <w:rFonts w:ascii="Calibri" w:hAnsi="Calibri" w:cs="Times New Roman"/>
          <w:i/>
          <w:iCs/>
          <w:noProof/>
          <w:szCs w:val="24"/>
        </w:rPr>
        <w:t>40</w:t>
      </w:r>
      <w:r w:rsidRPr="00503D9D">
        <w:rPr>
          <w:rFonts w:ascii="Calibri" w:hAnsi="Calibri" w:cs="Times New Roman"/>
          <w:noProof/>
          <w:szCs w:val="24"/>
        </w:rPr>
        <w:t>, S277–S283. doi:10.1051/radiopro:2005s1-042</w:t>
      </w:r>
    </w:p>
    <w:p w14:paraId="3FC6223A"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Beck, A. J., &amp; Cochran, M. a. (2013). Controls on solid-solution partitioning of radium in saturated marine sands. </w:t>
      </w:r>
      <w:r w:rsidRPr="00503D9D">
        <w:rPr>
          <w:rFonts w:ascii="Calibri" w:hAnsi="Calibri" w:cs="Times New Roman"/>
          <w:i/>
          <w:iCs/>
          <w:noProof/>
          <w:szCs w:val="24"/>
        </w:rPr>
        <w:t>Marine Chemistry</w:t>
      </w:r>
      <w:r w:rsidRPr="00503D9D">
        <w:rPr>
          <w:rFonts w:ascii="Calibri" w:hAnsi="Calibri" w:cs="Times New Roman"/>
          <w:noProof/>
          <w:szCs w:val="24"/>
        </w:rPr>
        <w:t xml:space="preserve">, </w:t>
      </w:r>
      <w:r w:rsidRPr="00503D9D">
        <w:rPr>
          <w:rFonts w:ascii="Calibri" w:hAnsi="Calibri" w:cs="Times New Roman"/>
          <w:i/>
          <w:iCs/>
          <w:noProof/>
          <w:szCs w:val="24"/>
        </w:rPr>
        <w:t>156</w:t>
      </w:r>
      <w:r w:rsidRPr="00503D9D">
        <w:rPr>
          <w:rFonts w:ascii="Calibri" w:hAnsi="Calibri" w:cs="Times New Roman"/>
          <w:noProof/>
          <w:szCs w:val="24"/>
        </w:rPr>
        <w:t>, 38–48. doi:10.1016/j.marchem.2013.01.008</w:t>
      </w:r>
    </w:p>
    <w:p w14:paraId="2F1BD972"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Beneš, P., Strejc, P., Lukavec, Z., &amp; Borovec, Z. (1984). Interaction of radium with freshwater sediments and their mineral components. I. </w:t>
      </w:r>
      <w:r w:rsidRPr="00503D9D">
        <w:rPr>
          <w:rFonts w:ascii="Calibri" w:hAnsi="Calibri" w:cs="Times New Roman"/>
          <w:i/>
          <w:iCs/>
          <w:noProof/>
          <w:szCs w:val="24"/>
        </w:rPr>
        <w:t>Journal of Radioanalytical and Nuclear Chemistry Articles</w:t>
      </w:r>
      <w:r w:rsidRPr="00503D9D">
        <w:rPr>
          <w:rFonts w:ascii="Calibri" w:hAnsi="Calibri" w:cs="Times New Roman"/>
          <w:noProof/>
          <w:szCs w:val="24"/>
        </w:rPr>
        <w:t xml:space="preserve">, </w:t>
      </w:r>
      <w:r w:rsidRPr="00503D9D">
        <w:rPr>
          <w:rFonts w:ascii="Calibri" w:hAnsi="Calibri" w:cs="Times New Roman"/>
          <w:i/>
          <w:iCs/>
          <w:noProof/>
          <w:szCs w:val="24"/>
        </w:rPr>
        <w:t>82</w:t>
      </w:r>
      <w:r w:rsidRPr="00503D9D">
        <w:rPr>
          <w:rFonts w:ascii="Calibri" w:hAnsi="Calibri" w:cs="Times New Roman"/>
          <w:noProof/>
          <w:szCs w:val="24"/>
        </w:rPr>
        <w:t>(2), 275–285. doi:10.1007/BF02037050</w:t>
      </w:r>
    </w:p>
    <w:p w14:paraId="5A71C41A"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503D9D">
        <w:rPr>
          <w:rFonts w:ascii="Calibri" w:hAnsi="Calibri" w:cs="Times New Roman"/>
          <w:i/>
          <w:iCs/>
          <w:noProof/>
          <w:szCs w:val="24"/>
        </w:rPr>
        <w:t>Geochimica et Cosmochimica Acta</w:t>
      </w:r>
      <w:r w:rsidRPr="00503D9D">
        <w:rPr>
          <w:rFonts w:ascii="Calibri" w:hAnsi="Calibri" w:cs="Times New Roman"/>
          <w:noProof/>
          <w:szCs w:val="24"/>
        </w:rPr>
        <w:t xml:space="preserve">, </w:t>
      </w:r>
      <w:r w:rsidRPr="00503D9D">
        <w:rPr>
          <w:rFonts w:ascii="Calibri" w:hAnsi="Calibri" w:cs="Times New Roman"/>
          <w:i/>
          <w:iCs/>
          <w:noProof/>
          <w:szCs w:val="24"/>
        </w:rPr>
        <w:t>69</w:t>
      </w:r>
      <w:r w:rsidRPr="00503D9D">
        <w:rPr>
          <w:rFonts w:ascii="Calibri" w:hAnsi="Calibri" w:cs="Times New Roman"/>
          <w:noProof/>
          <w:szCs w:val="24"/>
        </w:rPr>
        <w:t>(4), 875–892. doi:10.1016/j.gca.2004.07.020</w:t>
      </w:r>
    </w:p>
    <w:p w14:paraId="597D038B"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Bradbury, M. H., Baeyens, B., Geckeis, H., &amp; Rabung, T. (2005). Sorption of Eu(III)/Cm(III) on Ca-montmorillonite and Na-illite. Part 2: Surface complexation modelling. </w:t>
      </w:r>
      <w:r w:rsidRPr="00503D9D">
        <w:rPr>
          <w:rFonts w:ascii="Calibri" w:hAnsi="Calibri" w:cs="Times New Roman"/>
          <w:i/>
          <w:iCs/>
          <w:noProof/>
          <w:szCs w:val="24"/>
        </w:rPr>
        <w:t>Geochimica et Cosmochimica Acta</w:t>
      </w:r>
      <w:r w:rsidRPr="00503D9D">
        <w:rPr>
          <w:rFonts w:ascii="Calibri" w:hAnsi="Calibri" w:cs="Times New Roman"/>
          <w:noProof/>
          <w:szCs w:val="24"/>
        </w:rPr>
        <w:t xml:space="preserve">, </w:t>
      </w:r>
      <w:r w:rsidRPr="00503D9D">
        <w:rPr>
          <w:rFonts w:ascii="Calibri" w:hAnsi="Calibri" w:cs="Times New Roman"/>
          <w:i/>
          <w:iCs/>
          <w:noProof/>
          <w:szCs w:val="24"/>
        </w:rPr>
        <w:t>69</w:t>
      </w:r>
      <w:r w:rsidRPr="00503D9D">
        <w:rPr>
          <w:rFonts w:ascii="Calibri" w:hAnsi="Calibri" w:cs="Times New Roman"/>
          <w:noProof/>
          <w:szCs w:val="24"/>
        </w:rPr>
        <w:t>(23), 5403–5412. doi:10.1016/j.gca.2005.06.031</w:t>
      </w:r>
    </w:p>
    <w:p w14:paraId="2BFDCD21"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Dzombak, D., &amp; Morel, F. (1990). </w:t>
      </w:r>
      <w:r w:rsidRPr="00503D9D">
        <w:rPr>
          <w:rFonts w:ascii="Calibri" w:hAnsi="Calibri" w:cs="Times New Roman"/>
          <w:i/>
          <w:iCs/>
          <w:noProof/>
          <w:szCs w:val="24"/>
        </w:rPr>
        <w:t>Surface Complexation Modeling: Hydrous Ferric Oxide</w:t>
      </w:r>
      <w:r w:rsidRPr="00503D9D">
        <w:rPr>
          <w:rFonts w:ascii="Calibri" w:hAnsi="Calibri" w:cs="Times New Roman"/>
          <w:noProof/>
          <w:szCs w:val="24"/>
        </w:rPr>
        <w:t>. New York, NY: Wiley.</w:t>
      </w:r>
    </w:p>
    <w:p w14:paraId="42B33877"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Gonneea, M. E., Morris, P. J., Dulaiova, H., &amp; Charette, M. a. (2008). New perspectives on radium behavior within a subterranean estuary. </w:t>
      </w:r>
      <w:r w:rsidRPr="00503D9D">
        <w:rPr>
          <w:rFonts w:ascii="Calibri" w:hAnsi="Calibri" w:cs="Times New Roman"/>
          <w:i/>
          <w:iCs/>
          <w:noProof/>
          <w:szCs w:val="24"/>
        </w:rPr>
        <w:t>Marine Chemistry</w:t>
      </w:r>
      <w:r w:rsidRPr="00503D9D">
        <w:rPr>
          <w:rFonts w:ascii="Calibri" w:hAnsi="Calibri" w:cs="Times New Roman"/>
          <w:noProof/>
          <w:szCs w:val="24"/>
        </w:rPr>
        <w:t xml:space="preserve">, </w:t>
      </w:r>
      <w:r w:rsidRPr="00503D9D">
        <w:rPr>
          <w:rFonts w:ascii="Calibri" w:hAnsi="Calibri" w:cs="Times New Roman"/>
          <w:i/>
          <w:iCs/>
          <w:noProof/>
          <w:szCs w:val="24"/>
        </w:rPr>
        <w:t>109</w:t>
      </w:r>
      <w:r w:rsidRPr="00503D9D">
        <w:rPr>
          <w:rFonts w:ascii="Calibri" w:hAnsi="Calibri" w:cs="Times New Roman"/>
          <w:noProof/>
          <w:szCs w:val="24"/>
        </w:rPr>
        <w:t>(3-4), 250–267. doi:10.1016/j.marchem.2007.12.002</w:t>
      </w:r>
    </w:p>
    <w:p w14:paraId="708A0006"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503D9D">
        <w:rPr>
          <w:rFonts w:ascii="Calibri" w:hAnsi="Calibri" w:cs="Times New Roman"/>
          <w:i/>
          <w:iCs/>
          <w:noProof/>
          <w:szCs w:val="24"/>
        </w:rPr>
        <w:t>Applied Geochemistry</w:t>
      </w:r>
      <w:r w:rsidRPr="00503D9D">
        <w:rPr>
          <w:rFonts w:ascii="Calibri" w:hAnsi="Calibri" w:cs="Times New Roman"/>
          <w:noProof/>
          <w:szCs w:val="24"/>
        </w:rPr>
        <w:t xml:space="preserve">, </w:t>
      </w:r>
      <w:r w:rsidRPr="00503D9D">
        <w:rPr>
          <w:rFonts w:ascii="Calibri" w:hAnsi="Calibri" w:cs="Times New Roman"/>
          <w:i/>
          <w:iCs/>
          <w:noProof/>
          <w:szCs w:val="24"/>
        </w:rPr>
        <w:t>55</w:t>
      </w:r>
      <w:r w:rsidRPr="00503D9D">
        <w:rPr>
          <w:rFonts w:ascii="Calibri" w:hAnsi="Calibri" w:cs="Times New Roman"/>
          <w:noProof/>
          <w:szCs w:val="24"/>
        </w:rPr>
        <w:t>, 85–94. doi:10.1016/j.apgeochem.2014.12.017</w:t>
      </w:r>
    </w:p>
    <w:p w14:paraId="792FDB5D"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Hughes, A. L. H., Wilson, A. M., &amp; Moore, W. S. (2015). Groundwater transport and radium variability in coastal porewaters. </w:t>
      </w:r>
      <w:r w:rsidRPr="00503D9D">
        <w:rPr>
          <w:rFonts w:ascii="Calibri" w:hAnsi="Calibri" w:cs="Times New Roman"/>
          <w:i/>
          <w:iCs/>
          <w:noProof/>
          <w:szCs w:val="24"/>
        </w:rPr>
        <w:t>Estuarine, Coastal and Shelf Science</w:t>
      </w:r>
      <w:r w:rsidRPr="00503D9D">
        <w:rPr>
          <w:rFonts w:ascii="Calibri" w:hAnsi="Calibri" w:cs="Times New Roman"/>
          <w:noProof/>
          <w:szCs w:val="24"/>
        </w:rPr>
        <w:t xml:space="preserve">, </w:t>
      </w:r>
      <w:r w:rsidRPr="00503D9D">
        <w:rPr>
          <w:rFonts w:ascii="Calibri" w:hAnsi="Calibri" w:cs="Times New Roman"/>
          <w:i/>
          <w:iCs/>
          <w:noProof/>
          <w:szCs w:val="24"/>
        </w:rPr>
        <w:t>164</w:t>
      </w:r>
      <w:r w:rsidRPr="00503D9D">
        <w:rPr>
          <w:rFonts w:ascii="Calibri" w:hAnsi="Calibri" w:cs="Times New Roman"/>
          <w:noProof/>
          <w:szCs w:val="24"/>
        </w:rPr>
        <w:t>, 94–104. doi:10.1016/j.ecss.2015.06.005</w:t>
      </w:r>
    </w:p>
    <w:p w14:paraId="3BFF8249"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Lauer, N., &amp; Vengosh, A. (2016). Age Dating Oil and Gas Wastewater Spills Using Radium Isotopes and Their Decay Products in Impacted Soil and Sediment. </w:t>
      </w:r>
      <w:r w:rsidRPr="00503D9D">
        <w:rPr>
          <w:rFonts w:ascii="Calibri" w:hAnsi="Calibri" w:cs="Times New Roman"/>
          <w:i/>
          <w:iCs/>
          <w:noProof/>
          <w:szCs w:val="24"/>
        </w:rPr>
        <w:t>Environmental Science &amp; Technology Letters</w:t>
      </w:r>
      <w:r w:rsidRPr="00503D9D">
        <w:rPr>
          <w:rFonts w:ascii="Calibri" w:hAnsi="Calibri" w:cs="Times New Roman"/>
          <w:noProof/>
          <w:szCs w:val="24"/>
        </w:rPr>
        <w:t>, acs.estlett.6b00118. doi:10.1021/acs.estlett.6b00118</w:t>
      </w:r>
    </w:p>
    <w:p w14:paraId="5435FBF7"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Moore, W. S. (2003). Sources and fluxes of submarine groundwater discharge delineated by radium isotopes. </w:t>
      </w:r>
      <w:r w:rsidRPr="00503D9D">
        <w:rPr>
          <w:rFonts w:ascii="Calibri" w:hAnsi="Calibri" w:cs="Times New Roman"/>
          <w:i/>
          <w:iCs/>
          <w:noProof/>
          <w:szCs w:val="24"/>
        </w:rPr>
        <w:t>Biogeochemistry</w:t>
      </w:r>
      <w:r w:rsidRPr="00503D9D">
        <w:rPr>
          <w:rFonts w:ascii="Calibri" w:hAnsi="Calibri" w:cs="Times New Roman"/>
          <w:noProof/>
          <w:szCs w:val="24"/>
        </w:rPr>
        <w:t xml:space="preserve">, </w:t>
      </w:r>
      <w:r w:rsidRPr="00503D9D">
        <w:rPr>
          <w:rFonts w:ascii="Calibri" w:hAnsi="Calibri" w:cs="Times New Roman"/>
          <w:i/>
          <w:iCs/>
          <w:noProof/>
          <w:szCs w:val="24"/>
        </w:rPr>
        <w:t>66</w:t>
      </w:r>
      <w:r w:rsidRPr="00503D9D">
        <w:rPr>
          <w:rFonts w:ascii="Calibri" w:hAnsi="Calibri" w:cs="Times New Roman"/>
          <w:noProof/>
          <w:szCs w:val="24"/>
        </w:rPr>
        <w:t>(1), 75–93. doi:10.1023/B:BIOG.0000006065.77764.a0</w:t>
      </w:r>
    </w:p>
    <w:p w14:paraId="36101D94"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MURPHY, R., &amp; STRONGIN, D. (2009). Surface reactivity of pyrite and related sulfides. </w:t>
      </w:r>
      <w:r w:rsidRPr="00503D9D">
        <w:rPr>
          <w:rFonts w:ascii="Calibri" w:hAnsi="Calibri" w:cs="Times New Roman"/>
          <w:i/>
          <w:iCs/>
          <w:noProof/>
          <w:szCs w:val="24"/>
        </w:rPr>
        <w:t>Surface Science Reports</w:t>
      </w:r>
      <w:r w:rsidRPr="00503D9D">
        <w:rPr>
          <w:rFonts w:ascii="Calibri" w:hAnsi="Calibri" w:cs="Times New Roman"/>
          <w:noProof/>
          <w:szCs w:val="24"/>
        </w:rPr>
        <w:t xml:space="preserve">, </w:t>
      </w:r>
      <w:r w:rsidRPr="00503D9D">
        <w:rPr>
          <w:rFonts w:ascii="Calibri" w:hAnsi="Calibri" w:cs="Times New Roman"/>
          <w:i/>
          <w:iCs/>
          <w:noProof/>
          <w:szCs w:val="24"/>
        </w:rPr>
        <w:t>64</w:t>
      </w:r>
      <w:r w:rsidRPr="00503D9D">
        <w:rPr>
          <w:rFonts w:ascii="Calibri" w:hAnsi="Calibri" w:cs="Times New Roman"/>
          <w:noProof/>
          <w:szCs w:val="24"/>
        </w:rPr>
        <w:t>(1), 1–45. doi:10.1016/j.surfrep.2008.09.002</w:t>
      </w:r>
    </w:p>
    <w:p w14:paraId="234B915B"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Parkhurst, D. L., &amp; Appela, C. A. J. (2013). </w:t>
      </w:r>
      <w:r w:rsidRPr="00503D9D">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503D9D">
        <w:rPr>
          <w:rFonts w:ascii="Calibri" w:hAnsi="Calibri" w:cs="Times New Roman"/>
          <w:noProof/>
          <w:szCs w:val="24"/>
        </w:rPr>
        <w:t xml:space="preserve">. </w:t>
      </w:r>
      <w:r w:rsidRPr="00503D9D">
        <w:rPr>
          <w:rFonts w:ascii="Calibri" w:hAnsi="Calibri" w:cs="Times New Roman"/>
          <w:i/>
          <w:iCs/>
          <w:noProof/>
          <w:szCs w:val="24"/>
        </w:rPr>
        <w:t>U.S. Geological Survey Techniques and Methods</w:t>
      </w:r>
      <w:r w:rsidRPr="00503D9D">
        <w:rPr>
          <w:rFonts w:ascii="Calibri" w:hAnsi="Calibri" w:cs="Times New Roman"/>
          <w:noProof/>
          <w:szCs w:val="24"/>
        </w:rPr>
        <w:t>. Retrieved from http://pubs.usgs.gov/tm/06/a43/</w:t>
      </w:r>
    </w:p>
    <w:p w14:paraId="25141AB0"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Sajih, M., Bryan, N. D., Livens, F. R., Vaughan, D. J., Descostes, M., Phrommavanh, V., … Morris, K. (2014). Adsorption of radium and barium on goethite and ferrihydrite: A kinetic and surface complexation </w:t>
      </w:r>
      <w:r w:rsidRPr="00503D9D">
        <w:rPr>
          <w:rFonts w:ascii="Calibri" w:hAnsi="Calibri" w:cs="Times New Roman"/>
          <w:noProof/>
          <w:szCs w:val="24"/>
        </w:rPr>
        <w:lastRenderedPageBreak/>
        <w:t xml:space="preserve">modelling study. </w:t>
      </w:r>
      <w:r w:rsidRPr="00503D9D">
        <w:rPr>
          <w:rFonts w:ascii="Calibri" w:hAnsi="Calibri" w:cs="Times New Roman"/>
          <w:i/>
          <w:iCs/>
          <w:noProof/>
          <w:szCs w:val="24"/>
        </w:rPr>
        <w:t>Geochimica et Cosmochimica Acta</w:t>
      </w:r>
      <w:r w:rsidRPr="00503D9D">
        <w:rPr>
          <w:rFonts w:ascii="Calibri" w:hAnsi="Calibri" w:cs="Times New Roman"/>
          <w:noProof/>
          <w:szCs w:val="24"/>
        </w:rPr>
        <w:t xml:space="preserve">, </w:t>
      </w:r>
      <w:r w:rsidRPr="00503D9D">
        <w:rPr>
          <w:rFonts w:ascii="Calibri" w:hAnsi="Calibri" w:cs="Times New Roman"/>
          <w:i/>
          <w:iCs/>
          <w:noProof/>
          <w:szCs w:val="24"/>
        </w:rPr>
        <w:t>146</w:t>
      </w:r>
      <w:r w:rsidRPr="00503D9D">
        <w:rPr>
          <w:rFonts w:ascii="Calibri" w:hAnsi="Calibri" w:cs="Times New Roman"/>
          <w:noProof/>
          <w:szCs w:val="24"/>
        </w:rPr>
        <w:t>, 150–163. doi:10.1016/j.gca.2014.10.008</w:t>
      </w:r>
    </w:p>
    <w:p w14:paraId="0F50A87C"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Schwertmann, U., &amp; Cornell, R. (2000). </w:t>
      </w:r>
      <w:r w:rsidRPr="00503D9D">
        <w:rPr>
          <w:rFonts w:ascii="Calibri" w:hAnsi="Calibri" w:cs="Times New Roman"/>
          <w:i/>
          <w:iCs/>
          <w:noProof/>
          <w:szCs w:val="24"/>
        </w:rPr>
        <w:t>Iron Oxides in the Laboratary</w:t>
      </w:r>
      <w:r w:rsidRPr="00503D9D">
        <w:rPr>
          <w:rFonts w:ascii="Calibri" w:hAnsi="Calibri" w:cs="Times New Roman"/>
          <w:noProof/>
          <w:szCs w:val="24"/>
        </w:rPr>
        <w:t xml:space="preserve">. </w:t>
      </w:r>
      <w:r w:rsidRPr="00503D9D">
        <w:rPr>
          <w:rFonts w:ascii="Calibri" w:hAnsi="Calibri" w:cs="Times New Roman"/>
          <w:i/>
          <w:iCs/>
          <w:noProof/>
          <w:szCs w:val="24"/>
        </w:rPr>
        <w:t>Wiley-VCH Verlag Gmbh</w:t>
      </w:r>
      <w:r w:rsidRPr="00503D9D">
        <w:rPr>
          <w:rFonts w:ascii="Calibri" w:hAnsi="Calibri" w:cs="Times New Roman"/>
          <w:noProof/>
          <w:szCs w:val="24"/>
        </w:rPr>
        <w:t>. Weinheim, Germany: Wiley-VCH Verlag GmbH. doi:10.1002/9783527613229</w:t>
      </w:r>
    </w:p>
    <w:p w14:paraId="245C48A8"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Stookey, L. L. (1970). Ferrozine---a new spectrophotometric reagent for iron. </w:t>
      </w:r>
      <w:r w:rsidRPr="00503D9D">
        <w:rPr>
          <w:rFonts w:ascii="Calibri" w:hAnsi="Calibri" w:cs="Times New Roman"/>
          <w:i/>
          <w:iCs/>
          <w:noProof/>
          <w:szCs w:val="24"/>
        </w:rPr>
        <w:t>Analytical Chemistry</w:t>
      </w:r>
      <w:r w:rsidRPr="00503D9D">
        <w:rPr>
          <w:rFonts w:ascii="Calibri" w:hAnsi="Calibri" w:cs="Times New Roman"/>
          <w:noProof/>
          <w:szCs w:val="24"/>
        </w:rPr>
        <w:t xml:space="preserve">, </w:t>
      </w:r>
      <w:r w:rsidRPr="00503D9D">
        <w:rPr>
          <w:rFonts w:ascii="Calibri" w:hAnsi="Calibri" w:cs="Times New Roman"/>
          <w:i/>
          <w:iCs/>
          <w:noProof/>
          <w:szCs w:val="24"/>
        </w:rPr>
        <w:t>42</w:t>
      </w:r>
      <w:r w:rsidRPr="00503D9D">
        <w:rPr>
          <w:rFonts w:ascii="Calibri" w:hAnsi="Calibri" w:cs="Times New Roman"/>
          <w:noProof/>
          <w:szCs w:val="24"/>
        </w:rPr>
        <w:t>(7), 779–781. doi:10.1021/ac60289a016</w:t>
      </w:r>
    </w:p>
    <w:p w14:paraId="035C23EF"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Sverjensky, D. A. (2006). Prediction of the speciation of alkaline earths adsorbed on mineral surfaces in salt solutions. </w:t>
      </w:r>
      <w:r w:rsidRPr="00503D9D">
        <w:rPr>
          <w:rFonts w:ascii="Calibri" w:hAnsi="Calibri" w:cs="Times New Roman"/>
          <w:i/>
          <w:iCs/>
          <w:noProof/>
          <w:szCs w:val="24"/>
        </w:rPr>
        <w:t>Geochimica et Cosmochimica Acta</w:t>
      </w:r>
      <w:r w:rsidRPr="00503D9D">
        <w:rPr>
          <w:rFonts w:ascii="Calibri" w:hAnsi="Calibri" w:cs="Times New Roman"/>
          <w:noProof/>
          <w:szCs w:val="24"/>
        </w:rPr>
        <w:t xml:space="preserve">, </w:t>
      </w:r>
      <w:r w:rsidRPr="00503D9D">
        <w:rPr>
          <w:rFonts w:ascii="Calibri" w:hAnsi="Calibri" w:cs="Times New Roman"/>
          <w:i/>
          <w:iCs/>
          <w:noProof/>
          <w:szCs w:val="24"/>
        </w:rPr>
        <w:t>70</w:t>
      </w:r>
      <w:r w:rsidRPr="00503D9D">
        <w:rPr>
          <w:rFonts w:ascii="Calibri" w:hAnsi="Calibri" w:cs="Times New Roman"/>
          <w:noProof/>
          <w:szCs w:val="24"/>
        </w:rPr>
        <w:t>(10), 2427–2453. doi:10.1016/j.gca.2006.01.006</w:t>
      </w:r>
    </w:p>
    <w:p w14:paraId="00DB4592"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Tamamura, S., Takada, T., Tomita, J., Nagao, S., Fukushi, K., &amp; Yamamoto, M. (2013). Salinity dependence of 226Ra adsorption on montmorillonite and kaolinite. </w:t>
      </w:r>
      <w:r w:rsidRPr="00503D9D">
        <w:rPr>
          <w:rFonts w:ascii="Calibri" w:hAnsi="Calibri" w:cs="Times New Roman"/>
          <w:i/>
          <w:iCs/>
          <w:noProof/>
          <w:szCs w:val="24"/>
        </w:rPr>
        <w:t>Journal of Radioanalytical and Nuclear Chemistry</w:t>
      </w:r>
      <w:r w:rsidRPr="00503D9D">
        <w:rPr>
          <w:rFonts w:ascii="Calibri" w:hAnsi="Calibri" w:cs="Times New Roman"/>
          <w:noProof/>
          <w:szCs w:val="24"/>
        </w:rPr>
        <w:t xml:space="preserve">, </w:t>
      </w:r>
      <w:r w:rsidRPr="00503D9D">
        <w:rPr>
          <w:rFonts w:ascii="Calibri" w:hAnsi="Calibri" w:cs="Times New Roman"/>
          <w:i/>
          <w:iCs/>
          <w:noProof/>
          <w:szCs w:val="24"/>
        </w:rPr>
        <w:t>299</w:t>
      </w:r>
      <w:r w:rsidRPr="00503D9D">
        <w:rPr>
          <w:rFonts w:ascii="Calibri" w:hAnsi="Calibri" w:cs="Times New Roman"/>
          <w:noProof/>
          <w:szCs w:val="24"/>
        </w:rPr>
        <w:t>(1), 569–575. doi:10.1007/s10967-013-2740-3</w:t>
      </w:r>
    </w:p>
    <w:p w14:paraId="770898EC" w14:textId="77777777" w:rsidR="00503D9D" w:rsidRPr="00503D9D" w:rsidRDefault="00503D9D" w:rsidP="00503D9D">
      <w:pPr>
        <w:widowControl w:val="0"/>
        <w:autoSpaceDE w:val="0"/>
        <w:autoSpaceDN w:val="0"/>
        <w:adjustRightInd w:val="0"/>
        <w:spacing w:line="240" w:lineRule="auto"/>
        <w:ind w:left="480" w:hanging="480"/>
        <w:rPr>
          <w:rFonts w:ascii="Calibri" w:hAnsi="Calibri"/>
          <w:noProof/>
        </w:rPr>
      </w:pPr>
      <w:r w:rsidRPr="00503D9D">
        <w:rPr>
          <w:rFonts w:ascii="Calibri" w:hAnsi="Calibri" w:cs="Times New Roman"/>
          <w:noProof/>
          <w:szCs w:val="24"/>
        </w:rPr>
        <w:t xml:space="preserve">Warner, N. R., Christie, C. a., Jackson, R. B., &amp; Vengosh, A. (2013). Impacts of shale gas wastewater disposal on water quality in Western Pennsylvania. </w:t>
      </w:r>
      <w:r w:rsidRPr="00503D9D">
        <w:rPr>
          <w:rFonts w:ascii="Calibri" w:hAnsi="Calibri" w:cs="Times New Roman"/>
          <w:i/>
          <w:iCs/>
          <w:noProof/>
          <w:szCs w:val="24"/>
        </w:rPr>
        <w:t>Environmental Science and Technology</w:t>
      </w:r>
      <w:r w:rsidRPr="00503D9D">
        <w:rPr>
          <w:rFonts w:ascii="Calibri" w:hAnsi="Calibri" w:cs="Times New Roman"/>
          <w:noProof/>
          <w:szCs w:val="24"/>
        </w:rPr>
        <w:t xml:space="preserve">, </w:t>
      </w:r>
      <w:r w:rsidRPr="00503D9D">
        <w:rPr>
          <w:rFonts w:ascii="Calibri" w:hAnsi="Calibri" w:cs="Times New Roman"/>
          <w:i/>
          <w:iCs/>
          <w:noProof/>
          <w:szCs w:val="24"/>
        </w:rPr>
        <w:t>47</w:t>
      </w:r>
      <w:r w:rsidRPr="00503D9D">
        <w:rPr>
          <w:rFonts w:ascii="Calibri" w:hAnsi="Calibri" w:cs="Times New Roman"/>
          <w:noProof/>
          <w:szCs w:val="24"/>
        </w:rPr>
        <w:t>, 11849–11857. doi:10.1021/es402165b</w:t>
      </w:r>
    </w:p>
    <w:p w14:paraId="192A5C1C" w14:textId="26ABDA5F" w:rsidR="00F563F7" w:rsidRDefault="00F563F7" w:rsidP="00DB6383">
      <w:pPr>
        <w:widowControl w:val="0"/>
        <w:autoSpaceDE w:val="0"/>
        <w:autoSpaceDN w:val="0"/>
        <w:adjustRightInd w:val="0"/>
        <w:spacing w:line="240" w:lineRule="auto"/>
        <w:ind w:left="480" w:hanging="480"/>
      </w:pPr>
      <w:r>
        <w:fldChar w:fldCharType="end"/>
      </w:r>
    </w:p>
    <w:p w14:paraId="73CD583E" w14:textId="5029190C" w:rsidR="0072190E" w:rsidRDefault="0072190E" w:rsidP="00505D1A">
      <w:r>
        <w:t>TABLE 1:</w:t>
      </w:r>
      <w:r w:rsidR="005E1FEC">
        <w:t xml:space="preserve"> </w:t>
      </w:r>
      <w:commentRangeStart w:id="4"/>
      <w:r w:rsidR="005E1FEC">
        <w:t>Reaction Stoichiometries and Associated log K</w:t>
      </w:r>
      <w:commentRangeEnd w:id="4"/>
      <w:r w:rsidR="005E1FEC">
        <w:rPr>
          <w:rStyle w:val="CommentReference"/>
        </w:rPr>
        <w:commentReference w:id="4"/>
      </w:r>
    </w:p>
    <w:p w14:paraId="277C49B1" w14:textId="6623DCF8" w:rsidR="00A90862" w:rsidRPr="00A90862" w:rsidRDefault="00A90862" w:rsidP="00505D1A">
      <w:pPr>
        <w:rPr>
          <w:u w:val="single"/>
        </w:rPr>
      </w:pPr>
      <w:r w:rsidRPr="00A90862">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681F7327"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tab/>
        <w:t>log K = 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5"/>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5"/>
      <w:r w:rsidR="00D30C36">
        <w:rPr>
          <w:rStyle w:val="CommentReference"/>
        </w:rPr>
        <w:commentReference w:id="5"/>
      </w:r>
    </w:p>
    <w:p w14:paraId="7A2D1FB8" w14:textId="7BF50985"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log K = 7</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38A9C7C2" w:rsidR="0068223C" w:rsidRPr="00A90862" w:rsidRDefault="0068223C" w:rsidP="0068223C">
      <w:pPr>
        <w:pStyle w:val="ListParagraph"/>
        <w:numPr>
          <w:ilvl w:val="0"/>
          <w:numId w:val="3"/>
        </w:numPr>
      </w:pPr>
      <w:r>
        <w:t>ClayOH + Ra</w:t>
      </w:r>
      <w:r>
        <w:rPr>
          <w:vertAlign w:val="superscript"/>
        </w:rPr>
        <w:t>+2</w:t>
      </w:r>
      <w:r>
        <w:t xml:space="preserve"> = ClayOHRa</w:t>
      </w:r>
      <w:r>
        <w:rPr>
          <w:vertAlign w:val="superscript"/>
        </w:rPr>
        <w:t>+2</w:t>
      </w:r>
      <w:r>
        <w:t xml:space="preserve"> </w:t>
      </w:r>
      <w:r>
        <w:tab/>
      </w:r>
      <w:r>
        <w:tab/>
        <w:t>log K = 7</w:t>
      </w:r>
      <w:r>
        <w:tab/>
        <w:t>Source: Data fitting</w:t>
      </w:r>
    </w:p>
    <w:sectPr w:rsidR="0068223C" w:rsidRPr="00A90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Chen" w:date="2016-05-24T14:34:00Z" w:initials="MC">
    <w:p w14:paraId="733D1E48" w14:textId="132EAE86" w:rsidR="00FA7E83" w:rsidRDefault="00FA7E83">
      <w:pPr>
        <w:pStyle w:val="CommentText"/>
      </w:pPr>
      <w:r>
        <w:rPr>
          <w:rStyle w:val="CommentReference"/>
        </w:rPr>
        <w:annotationRef/>
      </w:r>
      <w:r>
        <w:t>Results forthcoming</w:t>
      </w:r>
    </w:p>
  </w:comment>
  <w:comment w:id="2" w:author="Michael Chen" w:date="2016-05-26T12:22:00Z" w:initials="MC">
    <w:p w14:paraId="27F63347" w14:textId="20308C87" w:rsidR="00436B7F" w:rsidRDefault="00436B7F">
      <w:pPr>
        <w:pStyle w:val="CommentText"/>
      </w:pPr>
      <w:r>
        <w:rPr>
          <w:rStyle w:val="CommentReference"/>
        </w:rPr>
        <w:annotationRef/>
      </w:r>
      <w:r>
        <w:t>Could rephrase this to simply talk about a detection limit.</w:t>
      </w:r>
    </w:p>
  </w:comment>
  <w:comment w:id="3" w:author="Michael Chen" w:date="2016-05-26T15:25:00Z" w:initials="MC">
    <w:p w14:paraId="6F5DC26F" w14:textId="60960615" w:rsidR="00B53681" w:rsidRDefault="00B53681">
      <w:pPr>
        <w:pStyle w:val="CommentText"/>
      </w:pPr>
      <w:r>
        <w:rPr>
          <w:rStyle w:val="CommentReference"/>
        </w:rPr>
        <w:annotationRef/>
      </w:r>
      <w:r>
        <w:t>Need to rer</w:t>
      </w:r>
      <w:r w:rsidR="00EB46DC">
        <w:t>un the models with the new data, and fit the pyrite data</w:t>
      </w:r>
    </w:p>
  </w:comment>
  <w:comment w:id="4"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5"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3D1E48" w15:done="0"/>
  <w15:commentEx w15:paraId="27F63347" w15:done="0"/>
  <w15:commentEx w15:paraId="6F5DC26F"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34293"/>
    <w:rsid w:val="00051EC7"/>
    <w:rsid w:val="000522B7"/>
    <w:rsid w:val="00076876"/>
    <w:rsid w:val="00085D34"/>
    <w:rsid w:val="000919A0"/>
    <w:rsid w:val="000B3200"/>
    <w:rsid w:val="00163E52"/>
    <w:rsid w:val="00167D90"/>
    <w:rsid w:val="00177B55"/>
    <w:rsid w:val="00197AA8"/>
    <w:rsid w:val="00210C4A"/>
    <w:rsid w:val="00243BF9"/>
    <w:rsid w:val="0025421E"/>
    <w:rsid w:val="0026589E"/>
    <w:rsid w:val="00277470"/>
    <w:rsid w:val="00291774"/>
    <w:rsid w:val="002C66D7"/>
    <w:rsid w:val="00302AEE"/>
    <w:rsid w:val="003D2C05"/>
    <w:rsid w:val="003E3769"/>
    <w:rsid w:val="003F60EB"/>
    <w:rsid w:val="0043349A"/>
    <w:rsid w:val="00434D21"/>
    <w:rsid w:val="00436B7F"/>
    <w:rsid w:val="00464DB5"/>
    <w:rsid w:val="004664DA"/>
    <w:rsid w:val="00476ACB"/>
    <w:rsid w:val="00483D6E"/>
    <w:rsid w:val="00490D23"/>
    <w:rsid w:val="004921B2"/>
    <w:rsid w:val="004B591D"/>
    <w:rsid w:val="004E325D"/>
    <w:rsid w:val="00503D9D"/>
    <w:rsid w:val="00505D1A"/>
    <w:rsid w:val="00525F81"/>
    <w:rsid w:val="00570A6F"/>
    <w:rsid w:val="00584C5A"/>
    <w:rsid w:val="005B52D6"/>
    <w:rsid w:val="005C4438"/>
    <w:rsid w:val="005E1FEC"/>
    <w:rsid w:val="0061584C"/>
    <w:rsid w:val="00631F14"/>
    <w:rsid w:val="00642DB1"/>
    <w:rsid w:val="00646A4D"/>
    <w:rsid w:val="00672D57"/>
    <w:rsid w:val="0068223C"/>
    <w:rsid w:val="006C34B0"/>
    <w:rsid w:val="0072190E"/>
    <w:rsid w:val="00727B10"/>
    <w:rsid w:val="007444BF"/>
    <w:rsid w:val="007659E8"/>
    <w:rsid w:val="0078375C"/>
    <w:rsid w:val="007B346B"/>
    <w:rsid w:val="007D2347"/>
    <w:rsid w:val="007F6638"/>
    <w:rsid w:val="00806F65"/>
    <w:rsid w:val="00836777"/>
    <w:rsid w:val="00855944"/>
    <w:rsid w:val="00887CB1"/>
    <w:rsid w:val="008A0962"/>
    <w:rsid w:val="008A74DB"/>
    <w:rsid w:val="008B7A5C"/>
    <w:rsid w:val="00923445"/>
    <w:rsid w:val="009378CA"/>
    <w:rsid w:val="00946431"/>
    <w:rsid w:val="009934C3"/>
    <w:rsid w:val="009A509E"/>
    <w:rsid w:val="009C7C54"/>
    <w:rsid w:val="009E1557"/>
    <w:rsid w:val="00A8378A"/>
    <w:rsid w:val="00A90862"/>
    <w:rsid w:val="00AC2E49"/>
    <w:rsid w:val="00AD1D21"/>
    <w:rsid w:val="00AD778A"/>
    <w:rsid w:val="00B00F8C"/>
    <w:rsid w:val="00B42A02"/>
    <w:rsid w:val="00B51EE3"/>
    <w:rsid w:val="00B53681"/>
    <w:rsid w:val="00B9754E"/>
    <w:rsid w:val="00B97F5D"/>
    <w:rsid w:val="00BB777D"/>
    <w:rsid w:val="00BC00AE"/>
    <w:rsid w:val="00BC36D6"/>
    <w:rsid w:val="00C12AA1"/>
    <w:rsid w:val="00C242A4"/>
    <w:rsid w:val="00C66993"/>
    <w:rsid w:val="00D30C36"/>
    <w:rsid w:val="00D34445"/>
    <w:rsid w:val="00D42F7E"/>
    <w:rsid w:val="00D51929"/>
    <w:rsid w:val="00D60ABF"/>
    <w:rsid w:val="00D60F6C"/>
    <w:rsid w:val="00D713C8"/>
    <w:rsid w:val="00D7328C"/>
    <w:rsid w:val="00D9088E"/>
    <w:rsid w:val="00D91CB2"/>
    <w:rsid w:val="00DB6383"/>
    <w:rsid w:val="00DC781E"/>
    <w:rsid w:val="00DE0174"/>
    <w:rsid w:val="00DE4BC8"/>
    <w:rsid w:val="00DE72DF"/>
    <w:rsid w:val="00E92D4A"/>
    <w:rsid w:val="00EB185E"/>
    <w:rsid w:val="00EB46DC"/>
    <w:rsid w:val="00EC6622"/>
    <w:rsid w:val="00EF2986"/>
    <w:rsid w:val="00F31B86"/>
    <w:rsid w:val="00F40708"/>
    <w:rsid w:val="00F43B04"/>
    <w:rsid w:val="00F54DEB"/>
    <w:rsid w:val="00F563F7"/>
    <w:rsid w:val="00F63FA8"/>
    <w:rsid w:val="00FA1FCF"/>
    <w:rsid w:val="00FA7E8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D8B8C-4EF3-4806-82C1-1A31BBD54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TotalTime>
  <Pages>7</Pages>
  <Words>13537</Words>
  <Characters>77163</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90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68</cp:revision>
  <dcterms:created xsi:type="dcterms:W3CDTF">2016-03-22T19:17:00Z</dcterms:created>
  <dcterms:modified xsi:type="dcterms:W3CDTF">2016-06-03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